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6775BCCD"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Pr="005B5A38">
        <w:rPr>
          <w:rFonts w:ascii="Times New Roman" w:hAnsi="Times New Roman" w:cs="Times New Roman"/>
          <w:sz w:val="24"/>
          <w:szCs w:val="24"/>
        </w:rPr>
        <w:t xml:space="preserve">novel signature, H_ID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dy</w:t>
      </w:r>
      <w:commentRangeStart w:id="1"/>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6B26E7">
        <w:rPr>
          <w:rFonts w:ascii="Times New Roman" w:hAnsi="Times New Roman" w:cs="Times New Roman" w:hint="eastAsia"/>
          <w:sz w:val="24"/>
          <w:szCs w:val="24"/>
          <w:highlight w:val="yellow"/>
        </w:rPr>
        <w:t>six</w:t>
      </w:r>
      <w:r w:rsidRPr="00F63C33">
        <w:rPr>
          <w:rFonts w:ascii="Times New Roman" w:hAnsi="Times New Roman" w:cs="Times New Roman"/>
          <w:sz w:val="24"/>
          <w:szCs w:val="24"/>
          <w:highlight w:val="yellow"/>
        </w:rPr>
        <w:t xml:space="preserve"> </w:t>
      </w:r>
      <w:r w:rsidR="006B26E7">
        <w:rPr>
          <w:rFonts w:ascii="Times New Roman" w:hAnsi="Times New Roman" w:cs="Times New Roman" w:hint="eastAsia"/>
          <w:sz w:val="24"/>
          <w:szCs w:val="24"/>
          <w:highlight w:val="yellow"/>
        </w:rPr>
        <w:t>Indel</w:t>
      </w:r>
      <w:r w:rsidRPr="00F63C33">
        <w:rPr>
          <w:rFonts w:ascii="Times New Roman" w:hAnsi="Times New Roman" w:cs="Times New Roman"/>
          <w:sz w:val="24"/>
          <w:szCs w:val="24"/>
          <w:highlight w:val="yellow"/>
        </w:rPr>
        <w:t xml:space="preserve">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w:t>
      </w:r>
      <w:proofErr w:type="gramStart"/>
      <w:r w:rsidR="00814D3A" w:rsidRPr="00F63C33">
        <w:rPr>
          <w:rFonts w:ascii="Times New Roman" w:hAnsi="Times New Roman" w:cs="Times New Roman" w:hint="eastAsia"/>
          <w:sz w:val="24"/>
          <w:szCs w:val="24"/>
          <w:highlight w:val="yellow"/>
        </w:rPr>
        <w:t>particular cancer</w:t>
      </w:r>
      <w:proofErr w:type="gramEnd"/>
      <w:r w:rsidR="00814D3A" w:rsidRPr="00F63C33">
        <w:rPr>
          <w:rFonts w:ascii="Times New Roman" w:hAnsi="Times New Roman" w:cs="Times New Roman" w:hint="eastAsia"/>
          <w:sz w:val="24"/>
          <w:szCs w:val="24"/>
          <w:highlight w:val="yellow"/>
        </w:rPr>
        <w:t xml:space="preserve"> types</w:t>
      </w:r>
      <w:commentRangeEnd w:id="1"/>
      <w:r w:rsidR="00FF4B49">
        <w:rPr>
          <w:rStyle w:val="CommentReference"/>
        </w:rPr>
        <w:commentReference w:id="1"/>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commentRangeStart w:id="2"/>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w:t>
      </w:r>
      <w:proofErr w:type="gramStart"/>
      <w:r w:rsidR="002D3847">
        <w:rPr>
          <w:rFonts w:ascii="Times New Roman" w:hAnsi="Times New Roman" w:cs="Times New Roman"/>
          <w:sz w:val="24"/>
          <w:szCs w:val="24"/>
        </w:rPr>
        <w:t>Col</w:t>
      </w:r>
      <w:r w:rsidR="00906C5D">
        <w:rPr>
          <w:rFonts w:ascii="Times New Roman" w:hAnsi="Times New Roman" w:cs="Times New Roman"/>
          <w:sz w:val="24"/>
          <w:szCs w:val="24"/>
        </w:rPr>
        <w:t>o</w:t>
      </w:r>
      <w:r w:rsidR="002D3847">
        <w:rPr>
          <w:rFonts w:ascii="Times New Roman" w:hAnsi="Times New Roman" w:cs="Times New Roman"/>
          <w:sz w:val="24"/>
          <w:szCs w:val="24"/>
        </w:rPr>
        <w:t>n?</w:t>
      </w:r>
      <w:r w:rsidR="0066505A">
        <w:rPr>
          <w:rFonts w:ascii="Times New Roman" w:hAnsi="Times New Roman" w:cs="Times New Roman"/>
          <w:sz w:val="24"/>
          <w:szCs w:val="24"/>
        </w:rPr>
        <w:t>;</w:t>
      </w:r>
      <w:proofErr w:type="gramEnd"/>
      <w:r w:rsidR="0066505A">
        <w:rPr>
          <w:rFonts w:ascii="Times New Roman" w:hAnsi="Times New Roman" w:cs="Times New Roman"/>
          <w:sz w:val="24"/>
          <w:szCs w:val="24"/>
        </w:rPr>
        <w:t xml:space="preserve">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w:t>
      </w:r>
      <w:commentRangeEnd w:id="2"/>
      <w:r w:rsidR="005B5A38">
        <w:rPr>
          <w:rStyle w:val="CommentReference"/>
        </w:rPr>
        <w:commentReference w:id="2"/>
      </w:r>
      <w:r w:rsidRPr="00065370">
        <w:rPr>
          <w:rFonts w:ascii="Times New Roman" w:hAnsi="Times New Roman" w:cs="Times New Roman"/>
          <w:sz w:val="24"/>
          <w:szCs w:val="24"/>
        </w:rPr>
        <w:t xml:space="preserve">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w:t>
      </w:r>
      <w:r w:rsidR="000D57D3">
        <w:rPr>
          <w:rFonts w:ascii="Times New Roman" w:hAnsi="Times New Roman" w:cs="Times New Roman" w:hint="eastAsia"/>
          <w:sz w:val="24"/>
          <w:szCs w:val="24"/>
        </w:rPr>
        <w:lastRenderedPageBreak/>
        <w:t xml:space="preserve">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3"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6"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4"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5" w:author="Steve Rozen, Ph.D." w:date="2025-07-17T19:01:00Z" w16du:dateUtc="2025-07-17T23:01:00Z">
        <w:r w:rsidR="00F57D85">
          <w:rPr>
            <w:rFonts w:ascii="Times New Roman" w:hAnsi="Times New Roman" w:cs="Times New Roman"/>
            <w:sz w:val="24"/>
            <w:szCs w:val="24"/>
          </w:rPr>
          <w:t>ID23 in Figure 1A)</w:t>
        </w:r>
      </w:ins>
      <w:ins w:id="6" w:author="Steve Rozen, Ph.D." w:date="2025-07-17T19:00:00Z" w16du:dateUtc="2025-07-17T23:00:00Z">
        <w:r w:rsidR="00F57D85">
          <w:rPr>
            <w:rFonts w:ascii="Times New Roman" w:hAnsi="Times New Roman" w:cs="Times New Roman"/>
            <w:sz w:val="24"/>
            <w:szCs w:val="24"/>
          </w:rPr>
          <w:t xml:space="preserve">, and Indel89 signatures with the prefix </w:t>
        </w:r>
        <w:proofErr w:type="spellStart"/>
        <w:r w:rsidR="00F57D85">
          <w:rPr>
            <w:rFonts w:ascii="Times New Roman" w:hAnsi="Times New Roman" w:cs="Times New Roman"/>
            <w:sz w:val="24"/>
            <w:szCs w:val="24"/>
          </w:rPr>
          <w:t>InsDel</w:t>
        </w:r>
      </w:ins>
      <w:proofErr w:type="spellEnd"/>
      <w:ins w:id="7" w:author="Steve Rozen, Ph.D." w:date="2025-07-17T19:01:00Z" w16du:dateUtc="2025-07-17T23:01:00Z">
        <w:r w:rsidR="00F57D85">
          <w:rPr>
            <w:rFonts w:ascii="Times New Roman" w:hAnsi="Times New Roman" w:cs="Times New Roman"/>
            <w:sz w:val="24"/>
            <w:szCs w:val="24"/>
          </w:rPr>
          <w:t xml:space="preserve"> (e.g. InsDel23 in Figure 1B)</w:t>
        </w:r>
      </w:ins>
      <w:ins w:id="8"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9"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10"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11" w:author="Steve Rozen, Ph.D." w:date="2025-07-17T17:35:00Z" w16du:dateUtc="2025-07-17T21:35:00Z">
        <w:r w:rsidR="00B93AE4">
          <w:rPr>
            <w:rFonts w:ascii="Times New Roman" w:hAnsi="Times New Roman" w:cs="Times New Roman"/>
            <w:sz w:val="24"/>
            <w:szCs w:val="24"/>
          </w:rPr>
          <w:t xml:space="preserve"> (Figure </w:t>
        </w:r>
      </w:ins>
      <w:ins w:id="12" w:author="Steve Rozen, Ph.D." w:date="2025-07-17T17:37:00Z" w16du:dateUtc="2025-07-17T21:37:00Z">
        <w:r w:rsidR="00B93AE4">
          <w:rPr>
            <w:rFonts w:ascii="Times New Roman" w:hAnsi="Times New Roman" w:cs="Times New Roman"/>
            <w:sz w:val="24"/>
            <w:szCs w:val="24"/>
          </w:rPr>
          <w:t>1</w:t>
        </w:r>
      </w:ins>
      <w:ins w:id="13"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4"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5"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6" w:author="Steve Rozen, Ph.D." w:date="2025-07-17T17:40:00Z" w16du:dateUtc="2025-07-17T21:40:00Z">
        <w:r w:rsidRPr="00B8798B" w:rsidDel="00CD0F70">
          <w:rPr>
            <w:rFonts w:ascii="Times New Roman" w:hAnsi="Times New Roman" w:cs="Times New Roman" w:hint="eastAsia"/>
            <w:sz w:val="24"/>
            <w:szCs w:val="24"/>
          </w:rPr>
          <w:delText>in non-</w:delText>
        </w:r>
      </w:del>
      <w:ins w:id="17"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8" w:author="Steve Rozen, Ph.D." w:date="2025-07-17T17:40:00Z" w16du:dateUtc="2025-07-17T21:40:00Z">
        <w:r w:rsidRPr="00B8798B" w:rsidDel="00CD0F70">
          <w:rPr>
            <w:rFonts w:ascii="Times New Roman" w:hAnsi="Times New Roman" w:cs="Times New Roman" w:hint="eastAsia"/>
            <w:sz w:val="24"/>
            <w:szCs w:val="24"/>
          </w:rPr>
          <w:delText>regions</w:delText>
        </w:r>
      </w:del>
      <w:ins w:id="19"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20" w:author="Steve Rozen, Ph.D." w:date="2025-07-17T17:40:00Z" w16du:dateUtc="2025-07-17T21:40:00Z">
        <w:r w:rsidR="00CD0F70">
          <w:rPr>
            <w:rFonts w:ascii="Times New Roman" w:hAnsi="Times New Roman" w:cs="Times New Roman"/>
            <w:sz w:val="24"/>
            <w:szCs w:val="24"/>
          </w:rPr>
          <w:t xml:space="preserve">. </w:t>
        </w:r>
      </w:ins>
      <w:ins w:id="21" w:author="Steve Rozen, Ph.D." w:date="2025-07-17T17:42:00Z" w16du:dateUtc="2025-07-17T21:42:00Z">
        <w:r w:rsidR="00CD0F70">
          <w:rPr>
            <w:rFonts w:ascii="Times New Roman" w:hAnsi="Times New Roman" w:cs="Times New Roman"/>
            <w:sz w:val="24"/>
            <w:szCs w:val="24"/>
          </w:rPr>
          <w:t>M</w:t>
        </w:r>
      </w:ins>
      <w:ins w:id="22" w:author="Steve Rozen, Ph.D." w:date="2025-07-17T17:40:00Z" w16du:dateUtc="2025-07-17T21:40:00Z">
        <w:r w:rsidR="00CD0F70">
          <w:rPr>
            <w:rFonts w:ascii="Times New Roman" w:hAnsi="Times New Roman" w:cs="Times New Roman"/>
            <w:sz w:val="24"/>
            <w:szCs w:val="24"/>
          </w:rPr>
          <w:t>icrohomology</w:t>
        </w:r>
      </w:ins>
      <w:ins w:id="23" w:author="Steve Rozen, Ph.D." w:date="2025-07-17T17:56:00Z" w16du:dateUtc="2025-07-17T21:56:00Z">
        <w:r w:rsidR="004077CF">
          <w:rPr>
            <w:rFonts w:ascii="Times New Roman" w:hAnsi="Times New Roman" w:cs="Times New Roman"/>
            <w:sz w:val="24"/>
            <w:szCs w:val="24"/>
          </w:rPr>
          <w:t>, which is</w:t>
        </w:r>
      </w:ins>
      <w:del w:id="24" w:author="Steve Rozen, Ph.D." w:date="2025-07-17T17:41:00Z" w16du:dateUtc="2025-07-17T21:41:00Z">
        <w:r w:rsidRPr="00B8798B" w:rsidDel="00CD0F70">
          <w:rPr>
            <w:rFonts w:ascii="Times New Roman" w:hAnsi="Times New Roman" w:cs="Times New Roman" w:hint="eastAsia"/>
            <w:sz w:val="24"/>
            <w:szCs w:val="24"/>
          </w:rPr>
          <w:delText>—</w:delText>
        </w:r>
      </w:del>
      <w:ins w:id="25"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7"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8"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9" w:author="Steve Rozen, Ph.D." w:date="2025-07-17T17:41:00Z" w16du:dateUtc="2025-07-17T21:41:00Z">
        <w:r w:rsidR="00CD0F70">
          <w:rPr>
            <w:rFonts w:ascii="Times New Roman" w:hAnsi="Times New Roman" w:cs="Times New Roman"/>
            <w:sz w:val="24"/>
            <w:szCs w:val="24"/>
          </w:rPr>
          <w:t xml:space="preserve">. </w:t>
        </w:r>
      </w:ins>
      <w:del w:id="30"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31" w:author="Steve Rozen, Ph.D." w:date="2025-07-17T17:42:00Z" w16du:dateUtc="2025-07-17T21:42:00Z">
        <w:r w:rsidR="00CD0F70">
          <w:rPr>
            <w:rFonts w:ascii="Times New Roman" w:hAnsi="Times New Roman" w:cs="Times New Roman"/>
            <w:sz w:val="24"/>
            <w:szCs w:val="24"/>
          </w:rPr>
          <w:t xml:space="preserve">This </w:t>
        </w:r>
      </w:ins>
      <w:ins w:id="32"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3" w:author="Steve Rozen, Ph.D." w:date="2025-07-17T17:44:00Z" w16du:dateUtc="2025-07-17T21:44:00Z">
        <w:r w:rsidR="00CD0F70">
          <w:rPr>
            <w:rFonts w:ascii="Times New Roman" w:hAnsi="Times New Roman" w:cs="Times New Roman"/>
            <w:sz w:val="24"/>
            <w:szCs w:val="24"/>
          </w:rPr>
          <w:t xml:space="preserve"> joining</w:t>
        </w:r>
      </w:ins>
      <w:ins w:id="34" w:author="Steve Rozen, Ph.D." w:date="2025-07-17T18:28:00Z" w16du:dateUtc="2025-07-17T22:28:00Z">
        <w:r w:rsidR="00FF10D4">
          <w:rPr>
            <w:rFonts w:ascii="Times New Roman" w:hAnsi="Times New Roman" w:cs="Times New Roman"/>
            <w:sz w:val="24"/>
            <w:szCs w:val="24"/>
          </w:rPr>
          <w:t>,</w:t>
        </w:r>
      </w:ins>
      <w:ins w:id="35" w:author="Steve Rozen, Ph.D." w:date="2025-07-17T17:44:00Z" w16du:dateUtc="2025-07-17T21:44:00Z">
        <w:r w:rsidR="00CD0F70">
          <w:rPr>
            <w:rFonts w:ascii="Times New Roman" w:hAnsi="Times New Roman" w:cs="Times New Roman"/>
            <w:sz w:val="24"/>
            <w:szCs w:val="24"/>
          </w:rPr>
          <w:t xml:space="preserve"> </w:t>
        </w:r>
      </w:ins>
      <w:ins w:id="36" w:author="Steve Rozen, Ph.D." w:date="2025-07-17T18:28:00Z" w16du:dateUtc="2025-07-17T22:28:00Z">
        <w:r w:rsidR="00FF10D4">
          <w:rPr>
            <w:rFonts w:ascii="Times New Roman" w:hAnsi="Times New Roman" w:cs="Times New Roman"/>
            <w:sz w:val="24"/>
            <w:szCs w:val="24"/>
          </w:rPr>
          <w:t>which</w:t>
        </w:r>
      </w:ins>
      <w:ins w:id="37"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8"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9"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3D967295"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40"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41"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2" w:author="Steve Rozen, Ph.D." w:date="2025-07-17T17:59:00Z" w16du:dateUtc="2025-07-17T21:59:00Z">
        <w:r w:rsidR="00793B7C" w:rsidDel="004077CF">
          <w:rPr>
            <w:rFonts w:ascii="Times New Roman" w:hAnsi="Times New Roman" w:cs="Times New Roman"/>
            <w:sz w:val="24"/>
            <w:szCs w:val="24"/>
          </w:rPr>
          <w:delText xml:space="preserve">for </w:delText>
        </w:r>
      </w:del>
      <w:ins w:id="43" w:author="Steve Rozen, Ph.D." w:date="2025-07-17T17:59:00Z" w16du:dateUtc="2025-07-17T21:59:00Z">
        <w:r w:rsidR="004077CF">
          <w:rPr>
            <w:rFonts w:ascii="Times New Roman" w:hAnsi="Times New Roman" w:cs="Times New Roman"/>
            <w:sz w:val="24"/>
            <w:szCs w:val="24"/>
          </w:rPr>
          <w:t xml:space="preserve">in which </w:t>
        </w:r>
      </w:ins>
      <w:ins w:id="44" w:author="Steve Rozen, Ph.D." w:date="2025-07-17T18:00:00Z" w16du:dateUtc="2025-07-17T22:00:00Z">
        <w:r w:rsidR="004077CF">
          <w:rPr>
            <w:rFonts w:ascii="Times New Roman" w:hAnsi="Times New Roman" w:cs="Times New Roman"/>
            <w:sz w:val="24"/>
            <w:szCs w:val="24"/>
          </w:rPr>
          <w:t xml:space="preserve">the </w:t>
        </w:r>
      </w:ins>
      <w:ins w:id="45" w:author="Steve Rozen, Ph.D." w:date="2025-07-17T17:59:00Z" w16du:dateUtc="2025-07-17T21:59:00Z">
        <w:r w:rsidR="004077CF">
          <w:rPr>
            <w:rFonts w:ascii="Times New Roman" w:hAnsi="Times New Roman" w:cs="Times New Roman"/>
            <w:sz w:val="24"/>
            <w:szCs w:val="24"/>
          </w:rPr>
          <w:t xml:space="preserve">deletion </w:t>
        </w:r>
      </w:ins>
      <w:ins w:id="46" w:author="Steve Rozen, Ph.D." w:date="2025-07-17T18:11:00Z" w16du:dateUtc="2025-07-17T22:11:00Z">
        <w:r w:rsidR="0071766F">
          <w:rPr>
            <w:rFonts w:ascii="Times New Roman" w:hAnsi="Times New Roman" w:cs="Times New Roman"/>
            <w:sz w:val="24"/>
            <w:szCs w:val="24"/>
          </w:rPr>
          <w:t xml:space="preserve">or insertion </w:t>
        </w:r>
      </w:ins>
      <w:ins w:id="47" w:author="Steve Rozen, Ph.D." w:date="2025-07-17T17:59:00Z" w16du:dateUtc="2025-07-17T21:59:00Z">
        <w:r w:rsidR="004077CF">
          <w:rPr>
            <w:rFonts w:ascii="Times New Roman" w:hAnsi="Times New Roman" w:cs="Times New Roman"/>
            <w:sz w:val="24"/>
            <w:szCs w:val="24"/>
          </w:rPr>
          <w:t>of a single T or C</w:t>
        </w:r>
      </w:ins>
      <w:ins w:id="48" w:author="Steve Rozen, Ph.D." w:date="2025-07-17T18:00:00Z" w16du:dateUtc="2025-07-17T22:00:00Z">
        <w:r w:rsidR="004077CF">
          <w:rPr>
            <w:rFonts w:ascii="Times New Roman" w:hAnsi="Times New Roman" w:cs="Times New Roman"/>
            <w:sz w:val="24"/>
            <w:szCs w:val="24"/>
          </w:rPr>
          <w:t xml:space="preserve"> occurs</w:t>
        </w:r>
      </w:ins>
      <w:ins w:id="49" w:author="Steve Rozen, Ph.D." w:date="2025-07-17T18:04:00Z" w16du:dateUtc="2025-07-17T22:04:00Z">
        <w:r w:rsidR="004077CF">
          <w:rPr>
            <w:rFonts w:ascii="Times New Roman" w:hAnsi="Times New Roman" w:cs="Times New Roman"/>
            <w:sz w:val="24"/>
            <w:szCs w:val="24"/>
          </w:rPr>
          <w:t xml:space="preserve"> (Figure 1B)</w:t>
        </w:r>
      </w:ins>
      <w:ins w:id="50" w:author="Steve Rozen, Ph.D." w:date="2025-07-17T18:10:00Z" w16du:dateUtc="2025-07-17T22:10:00Z">
        <w:r w:rsidR="0071766F">
          <w:rPr>
            <w:rFonts w:ascii="Times New Roman" w:hAnsi="Times New Roman" w:cs="Times New Roman"/>
            <w:sz w:val="24"/>
            <w:szCs w:val="24"/>
          </w:rPr>
          <w:t xml:space="preserve">. For example, for </w:t>
        </w:r>
      </w:ins>
      <w:ins w:id="51"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2"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3" w:author="Steve Rozen, Ph.D." w:date="2025-07-17T18:28:00Z" w16du:dateUtc="2025-07-17T22:28:00Z">
        <w:r w:rsidR="00725BCF">
          <w:rPr>
            <w:rFonts w:ascii="Times New Roman" w:hAnsi="Times New Roman" w:cs="Times New Roman"/>
            <w:sz w:val="24"/>
            <w:szCs w:val="24"/>
          </w:rPr>
          <w:t>s</w:t>
        </w:r>
      </w:ins>
      <w:ins w:id="54" w:author="Steve Rozen, Ph.D." w:date="2025-07-17T18:12:00Z" w16du:dateUtc="2025-07-17T22:12:00Z">
        <w:r w:rsidR="0071766F">
          <w:rPr>
            <w:rFonts w:ascii="Times New Roman" w:hAnsi="Times New Roman" w:cs="Times New Roman"/>
            <w:sz w:val="24"/>
            <w:szCs w:val="24"/>
          </w:rPr>
          <w:t xml:space="preserve"> of a single T from repeats of 2 to 4 T</w:t>
        </w:r>
      </w:ins>
      <w:ins w:id="55" w:author="Steve Rozen, Ph.D." w:date="2025-07-17T18:15:00Z" w16du:dateUtc="2025-07-17T22:15:00Z">
        <w:r w:rsidR="00D00E08">
          <w:rPr>
            <w:rFonts w:ascii="Times New Roman" w:hAnsi="Times New Roman" w:cs="Times New Roman"/>
            <w:sz w:val="24"/>
            <w:szCs w:val="24"/>
          </w:rPr>
          <w:t>s, a distinction that Indel83 makes (comp</w:t>
        </w:r>
      </w:ins>
      <w:ins w:id="56"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7" w:author="Steve Rozen, Ph.D." w:date="2025-07-17T18:13:00Z" w16du:dateUtc="2025-07-17T22:13:00Z">
        <w:r w:rsidR="0071766F">
          <w:rPr>
            <w:rFonts w:ascii="Times New Roman" w:hAnsi="Times New Roman" w:cs="Times New Roman"/>
            <w:sz w:val="24"/>
            <w:szCs w:val="24"/>
          </w:rPr>
          <w:t>distinguis</w:t>
        </w:r>
      </w:ins>
      <w:ins w:id="58" w:author="Steve Rozen, Ph.D." w:date="2025-07-17T18:16:00Z" w16du:dateUtc="2025-07-17T22:16:00Z">
        <w:r w:rsidR="00D00E08">
          <w:rPr>
            <w:rFonts w:ascii="Times New Roman" w:hAnsi="Times New Roman" w:cs="Times New Roman"/>
            <w:sz w:val="24"/>
            <w:szCs w:val="24"/>
          </w:rPr>
          <w:t xml:space="preserve">hes </w:t>
        </w:r>
      </w:ins>
      <w:ins w:id="59"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60"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61" w:author="Steve Rozen, Ph.D." w:date="2025-07-17T18:22:00Z" w16du:dateUtc="2025-07-17T22:22:00Z">
        <w:r w:rsidR="00150D0A">
          <w:rPr>
            <w:rFonts w:ascii="Times New Roman" w:hAnsi="Times New Roman" w:cs="Times New Roman"/>
            <w:sz w:val="24"/>
            <w:szCs w:val="24"/>
          </w:rPr>
          <w:t>, in signature InsDel</w:t>
        </w:r>
      </w:ins>
      <w:ins w:id="62" w:author="Steve Rozen, Ph.D." w:date="2025-07-17T18:23:00Z" w16du:dateUtc="2025-07-17T22:23:00Z">
        <w:r w:rsidR="00150D0A">
          <w:rPr>
            <w:rFonts w:ascii="Times New Roman" w:hAnsi="Times New Roman" w:cs="Times New Roman"/>
            <w:sz w:val="24"/>
            <w:szCs w:val="24"/>
          </w:rPr>
          <w:t xml:space="preserve">23, </w:t>
        </w:r>
      </w:ins>
      <w:ins w:id="63" w:author="Steve Rozen, Ph.D." w:date="2025-07-17T18:17:00Z" w16du:dateUtc="2025-07-17T22:17:00Z">
        <w:r w:rsidR="00150D0A">
          <w:rPr>
            <w:rFonts w:ascii="Times New Roman" w:hAnsi="Times New Roman" w:cs="Times New Roman"/>
            <w:sz w:val="24"/>
            <w:szCs w:val="24"/>
          </w:rPr>
          <w:t>deletions of ATA&gt;AA or ATTA&gt;ATA and CTA&gt;CA or CTTA&gt;C</w:t>
        </w:r>
      </w:ins>
      <w:ins w:id="64" w:author="Steve Rozen, Ph.D." w:date="2025-07-17T18:18:00Z" w16du:dateUtc="2025-07-17T22:18:00Z">
        <w:r w:rsidR="00150D0A">
          <w:rPr>
            <w:rFonts w:ascii="Times New Roman" w:hAnsi="Times New Roman" w:cs="Times New Roman"/>
            <w:sz w:val="24"/>
            <w:szCs w:val="24"/>
          </w:rPr>
          <w:t>T in Figure 1B)</w:t>
        </w:r>
      </w:ins>
      <w:ins w:id="65" w:author="Steve Rozen, Ph.D." w:date="2025-07-17T18:13:00Z" w16du:dateUtc="2025-07-17T22:13:00Z">
        <w:r w:rsidR="0071766F">
          <w:rPr>
            <w:rFonts w:ascii="Times New Roman" w:hAnsi="Times New Roman" w:cs="Times New Roman"/>
            <w:sz w:val="24"/>
            <w:szCs w:val="24"/>
          </w:rPr>
          <w:t>, d</w:t>
        </w:r>
      </w:ins>
      <w:ins w:id="66" w:author="Steve Rozen, Ph.D." w:date="2025-07-17T18:14:00Z" w16du:dateUtc="2025-07-17T22:14:00Z">
        <w:r w:rsidR="0071766F">
          <w:rPr>
            <w:rFonts w:ascii="Times New Roman" w:hAnsi="Times New Roman" w:cs="Times New Roman"/>
            <w:sz w:val="24"/>
            <w:szCs w:val="24"/>
          </w:rPr>
          <w:t xml:space="preserve">istinctions </w:t>
        </w:r>
      </w:ins>
      <w:ins w:id="67" w:author="Steve Rozen, Ph.D." w:date="2025-07-17T18:18:00Z" w16du:dateUtc="2025-07-17T22:18:00Z">
        <w:r w:rsidR="00150D0A">
          <w:rPr>
            <w:rFonts w:ascii="Times New Roman" w:hAnsi="Times New Roman" w:cs="Times New Roman"/>
            <w:sz w:val="24"/>
            <w:szCs w:val="24"/>
          </w:rPr>
          <w:t>in the identity of the flanking based (in the e</w:t>
        </w:r>
      </w:ins>
      <w:ins w:id="68" w:author="Steve Rozen, Ph.D." w:date="2025-07-17T18:19:00Z" w16du:dateUtc="2025-07-17T22:19:00Z">
        <w:r w:rsidR="00150D0A">
          <w:rPr>
            <w:rFonts w:ascii="Times New Roman" w:hAnsi="Times New Roman" w:cs="Times New Roman"/>
            <w:sz w:val="24"/>
            <w:szCs w:val="24"/>
          </w:rPr>
          <w:t xml:space="preserve">xample, A and C) </w:t>
        </w:r>
      </w:ins>
      <w:ins w:id="69" w:author="Steve Rozen, Ph.D." w:date="2025-07-17T18:14:00Z" w16du:dateUtc="2025-07-17T22:14:00Z">
        <w:r w:rsidR="0071766F">
          <w:rPr>
            <w:rFonts w:ascii="Times New Roman" w:hAnsi="Times New Roman" w:cs="Times New Roman"/>
            <w:sz w:val="24"/>
            <w:szCs w:val="24"/>
          </w:rPr>
          <w:t>that the Indel83 classification does not capture</w:t>
        </w:r>
      </w:ins>
      <w:ins w:id="70" w:author="Steve Rozen, Ph.D." w:date="2025-07-17T18:15:00Z" w16du:dateUtc="2025-07-17T22:15:00Z">
        <w:r w:rsidR="00D00E08">
          <w:rPr>
            <w:rFonts w:ascii="Times New Roman" w:hAnsi="Times New Roman" w:cs="Times New Roman"/>
            <w:sz w:val="24"/>
            <w:szCs w:val="24"/>
          </w:rPr>
          <w:t xml:space="preserve"> </w:t>
        </w:r>
      </w:ins>
      <w:ins w:id="71" w:author="Steve Rozen, Ph.D." w:date="2025-07-17T18:14:00Z" w16du:dateUtc="2025-07-17T22:14:00Z">
        <w:r w:rsidR="0071766F">
          <w:rPr>
            <w:rFonts w:ascii="Times New Roman" w:hAnsi="Times New Roman" w:cs="Times New Roman"/>
            <w:sz w:val="24"/>
            <w:szCs w:val="24"/>
          </w:rPr>
          <w:t xml:space="preserve">. </w:t>
        </w:r>
      </w:ins>
      <w:del w:id="72"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3" w:author="Steve Rozen, Ph.D." w:date="2025-07-17T18:19:00Z" w16du:dateUtc="2025-07-17T22:19:00Z">
        <w:r w:rsidR="00150D0A">
          <w:rPr>
            <w:rFonts w:ascii="Times New Roman" w:hAnsi="Times New Roman" w:cs="Times New Roman"/>
            <w:sz w:val="24"/>
            <w:szCs w:val="24"/>
          </w:rPr>
          <w:t>The Indel89 cla</w:t>
        </w:r>
      </w:ins>
      <w:ins w:id="74"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5" w:author="Steve Rozen, Ph.D." w:date="2025-07-17T18:21:00Z" w16du:dateUtc="2025-07-17T22:21:00Z">
        <w:r w:rsidR="00150D0A">
          <w:rPr>
            <w:rFonts w:ascii="Times New Roman" w:hAnsi="Times New Roman" w:cs="Times New Roman"/>
            <w:sz w:val="24"/>
            <w:szCs w:val="24"/>
          </w:rPr>
          <w:t>antages and disadvantages&gt;</w:t>
        </w:r>
      </w:ins>
      <w:ins w:id="76" w:author="Steve Rozen, Ph.D." w:date="2025-07-17T18:22:00Z" w16du:dateUtc="2025-07-17T22:22:00Z">
        <w:r w:rsidR="00150D0A">
          <w:rPr>
            <w:rFonts w:ascii="Times New Roman" w:hAnsi="Times New Roman" w:cs="Times New Roman"/>
            <w:sz w:val="24"/>
            <w:szCs w:val="24"/>
          </w:rPr>
          <w:t>. Return</w:t>
        </w:r>
      </w:ins>
      <w:ins w:id="77" w:author="Steve Rozen, Ph.D." w:date="2025-07-17T18:49:00Z" w16du:dateUtc="2025-07-17T22:49:00Z">
        <w:r w:rsidR="00E34894">
          <w:rPr>
            <w:rFonts w:ascii="Times New Roman" w:hAnsi="Times New Roman" w:cs="Times New Roman"/>
            <w:sz w:val="24"/>
            <w:szCs w:val="24"/>
          </w:rPr>
          <w:t>ing</w:t>
        </w:r>
      </w:ins>
      <w:ins w:id="78" w:author="Steve Rozen, Ph.D." w:date="2025-07-17T18:22:00Z" w16du:dateUtc="2025-07-17T22:22:00Z">
        <w:r w:rsidR="00150D0A">
          <w:rPr>
            <w:rFonts w:ascii="Times New Roman" w:hAnsi="Times New Roman" w:cs="Times New Roman"/>
            <w:sz w:val="24"/>
            <w:szCs w:val="24"/>
          </w:rPr>
          <w:t xml:space="preserve"> to the example</w:t>
        </w:r>
      </w:ins>
      <w:ins w:id="79" w:author="Steve Rozen, Ph.D." w:date="2025-07-17T18:23:00Z" w16du:dateUtc="2025-07-17T22:23:00Z">
        <w:r w:rsidR="00150D0A">
          <w:rPr>
            <w:rFonts w:ascii="Times New Roman" w:hAnsi="Times New Roman" w:cs="Times New Roman"/>
            <w:sz w:val="24"/>
            <w:szCs w:val="24"/>
          </w:rPr>
          <w:t>s</w:t>
        </w:r>
      </w:ins>
      <w:ins w:id="80" w:author="Steve Rozen, Ph.D." w:date="2025-07-17T18:22:00Z" w16du:dateUtc="2025-07-17T22:22:00Z">
        <w:r w:rsidR="00150D0A">
          <w:rPr>
            <w:rFonts w:ascii="Times New Roman" w:hAnsi="Times New Roman" w:cs="Times New Roman"/>
            <w:sz w:val="24"/>
            <w:szCs w:val="24"/>
          </w:rPr>
          <w:t xml:space="preserve"> of single base deletions</w:t>
        </w:r>
      </w:ins>
      <w:ins w:id="81" w:author="Steve Rozen, Ph.D." w:date="2025-07-17T18:23:00Z" w16du:dateUtc="2025-07-17T22:23:00Z">
        <w:r w:rsidR="00150D0A">
          <w:rPr>
            <w:rFonts w:ascii="Times New Roman" w:hAnsi="Times New Roman" w:cs="Times New Roman"/>
            <w:sz w:val="24"/>
            <w:szCs w:val="24"/>
          </w:rPr>
          <w:t xml:space="preserve"> associated with </w:t>
        </w:r>
      </w:ins>
      <w:ins w:id="82"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3"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4" w:author="Steve Rozen, Ph.D." w:date="2025-07-17T18:24:00Z" w16du:dateUtc="2025-07-17T22:24:00Z">
        <w:r w:rsidR="00150D0A">
          <w:rPr>
            <w:rFonts w:ascii="Times New Roman" w:hAnsi="Times New Roman" w:cs="Times New Roman"/>
            <w:sz w:val="24"/>
            <w:szCs w:val="24"/>
          </w:rPr>
          <w:t>shows that the most common deletio</w:t>
        </w:r>
      </w:ins>
      <w:ins w:id="85" w:author="Steve Rozen, Ph.D." w:date="2025-07-17T18:25:00Z" w16du:dateUtc="2025-07-17T22:25:00Z">
        <w:r w:rsidR="00150D0A">
          <w:rPr>
            <w:rFonts w:ascii="Times New Roman" w:hAnsi="Times New Roman" w:cs="Times New Roman"/>
            <w:sz w:val="24"/>
            <w:szCs w:val="24"/>
          </w:rPr>
          <w:t>n of a single T occurs as V</w:t>
        </w:r>
      </w:ins>
      <w:ins w:id="86" w:author="Steve Rozen, Ph.D." w:date="2025-07-17T18:26:00Z" w16du:dateUtc="2025-07-17T22:26:00Z">
        <w:r w:rsidR="00150D0A">
          <w:rPr>
            <w:rFonts w:ascii="Times New Roman" w:hAnsi="Times New Roman" w:cs="Times New Roman"/>
            <w:sz w:val="24"/>
            <w:szCs w:val="24"/>
          </w:rPr>
          <w:t>TV</w:t>
        </w:r>
      </w:ins>
      <w:ins w:id="87" w:author="Steve Rozen, Ph.D." w:date="2025-07-17T18:25:00Z" w16du:dateUtc="2025-07-17T22:25:00Z">
        <w:r w:rsidR="00150D0A">
          <w:rPr>
            <w:rFonts w:ascii="Times New Roman" w:hAnsi="Times New Roman" w:cs="Times New Roman"/>
            <w:sz w:val="24"/>
            <w:szCs w:val="24"/>
          </w:rPr>
          <w:t xml:space="preserve"> &gt; </w:t>
        </w:r>
      </w:ins>
      <w:ins w:id="88" w:author="Steve Rozen, Ph.D." w:date="2025-07-17T18:26:00Z" w16du:dateUtc="2025-07-17T22:26:00Z">
        <w:r w:rsidR="00150D0A">
          <w:rPr>
            <w:rFonts w:ascii="Times New Roman" w:hAnsi="Times New Roman" w:cs="Times New Roman"/>
            <w:sz w:val="24"/>
            <w:szCs w:val="24"/>
          </w:rPr>
          <w:t>VV (</w:t>
        </w:r>
      </w:ins>
      <w:ins w:id="89" w:author="Steve Rozen, Ph.D." w:date="2025-07-17T18:25:00Z" w16du:dateUtc="2025-07-17T22:25:00Z">
        <w:r w:rsidR="00150D0A">
          <w:rPr>
            <w:rFonts w:ascii="Times New Roman" w:hAnsi="Times New Roman" w:cs="Times New Roman"/>
            <w:sz w:val="24"/>
            <w:szCs w:val="24"/>
          </w:rPr>
          <w:t xml:space="preserve">where </w:t>
        </w:r>
      </w:ins>
      <w:ins w:id="90" w:author="Steve Rozen, Ph.D." w:date="2025-07-17T18:26:00Z" w16du:dateUtc="2025-07-17T22:26:00Z">
        <w:r w:rsidR="00150D0A">
          <w:rPr>
            <w:rFonts w:ascii="Times New Roman" w:hAnsi="Times New Roman" w:cs="Times New Roman"/>
            <w:sz w:val="24"/>
            <w:szCs w:val="24"/>
          </w:rPr>
          <w:t>V</w:t>
        </w:r>
      </w:ins>
      <w:ins w:id="91" w:author="Steve Rozen, Ph.D." w:date="2025-07-17T18:25:00Z" w16du:dateUtc="2025-07-17T22:25:00Z">
        <w:r w:rsidR="00150D0A">
          <w:rPr>
            <w:rFonts w:ascii="Times New Roman" w:hAnsi="Times New Roman" w:cs="Times New Roman"/>
            <w:sz w:val="24"/>
            <w:szCs w:val="24"/>
          </w:rPr>
          <w:t xml:space="preserve"> indicates any base other than </w:t>
        </w:r>
      </w:ins>
      <w:ins w:id="92" w:author="Steve Rozen, Ph.D." w:date="2025-07-17T18:26:00Z" w16du:dateUtc="2025-07-17T22:26:00Z">
        <w:r w:rsidR="00150D0A">
          <w:rPr>
            <w:rFonts w:ascii="Times New Roman" w:hAnsi="Times New Roman" w:cs="Times New Roman"/>
            <w:sz w:val="24"/>
            <w:szCs w:val="24"/>
          </w:rPr>
          <w:t>V and the two V need not be the same base</w:t>
        </w:r>
      </w:ins>
      <w:ins w:id="93" w:author="Steve Rozen, Ph.D." w:date="2025-07-17T18:25:00Z" w16du:dateUtc="2025-07-17T22:25:00Z">
        <w:r w:rsidR="00150D0A">
          <w:rPr>
            <w:rFonts w:ascii="Times New Roman" w:hAnsi="Times New Roman" w:cs="Times New Roman"/>
            <w:sz w:val="24"/>
            <w:szCs w:val="24"/>
          </w:rPr>
          <w:t>)</w:t>
        </w:r>
      </w:ins>
      <w:ins w:id="94" w:author="Steve Rozen, Ph.D." w:date="2025-07-17T18:26:00Z" w16du:dateUtc="2025-07-17T22:26:00Z">
        <w:r w:rsidR="00150D0A">
          <w:rPr>
            <w:rFonts w:ascii="Times New Roman" w:hAnsi="Times New Roman" w:cs="Times New Roman"/>
            <w:sz w:val="24"/>
            <w:szCs w:val="24"/>
          </w:rPr>
          <w:t>, a distinction that Indel8</w:t>
        </w:r>
      </w:ins>
      <w:ins w:id="95"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6" w:author="Steve Rozen, Ph.D." w:date="2025-07-17T18:50:00Z" w16du:dateUtc="2025-07-17T22:50:00Z">
        <w:r w:rsidR="000168EF">
          <w:rPr>
            <w:rFonts w:ascii="Times New Roman" w:hAnsi="Times New Roman" w:cs="Times New Roman"/>
            <w:sz w:val="24"/>
            <w:szCs w:val="24"/>
          </w:rPr>
          <w:t xml:space="preserve"> we can see that deletions of </w:t>
        </w:r>
      </w:ins>
      <w:ins w:id="97"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8"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9" w:author="Steve Rozen, Ph.D." w:date="2025-07-17T18:57:00Z" w16du:dateUtc="2025-07-17T22:57:00Z">
        <w:r w:rsidR="008A1A6E">
          <w:rPr>
            <w:rFonts w:ascii="Times New Roman" w:hAnsi="Times New Roman" w:cs="Times New Roman"/>
            <w:sz w:val="24"/>
            <w:szCs w:val="24"/>
          </w:rPr>
          <w:t xml:space="preserve">, which are also </w:t>
        </w:r>
      </w:ins>
      <w:ins w:id="100" w:author="Steve Rozen, Ph.D." w:date="2025-07-17T18:58:00Z" w16du:dateUtc="2025-07-17T22:58:00Z">
        <w:r w:rsidR="00F57D85">
          <w:rPr>
            <w:rFonts w:ascii="Times New Roman" w:hAnsi="Times New Roman" w:cs="Times New Roman"/>
            <w:sz w:val="24"/>
            <w:szCs w:val="24"/>
          </w:rPr>
          <w:t xml:space="preserve">thought to be </w:t>
        </w:r>
      </w:ins>
      <w:ins w:id="101"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2"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3" w:author="Steve Rozen, Ph.D." w:date="2025-07-17T18:59:00Z" w16du:dateUtc="2025-07-17T22:59:00Z">
        <w:r w:rsidR="00F57D85">
          <w:rPr>
            <w:rFonts w:ascii="Times New Roman" w:hAnsi="Times New Roman" w:cs="Times New Roman"/>
            <w:sz w:val="24"/>
            <w:szCs w:val="24"/>
          </w:rPr>
          <w:t xml:space="preserve">volving A and T in </w:t>
        </w:r>
      </w:ins>
      <w:ins w:id="104" w:author="Steve Rozen, Ph.D." w:date="2025-07-17T18:58:00Z" w16du:dateUtc="2025-07-17T22:58:00Z">
        <w:r w:rsidR="00F57D85">
          <w:rPr>
            <w:rFonts w:ascii="Times New Roman" w:hAnsi="Times New Roman" w:cs="Times New Roman"/>
            <w:sz w:val="24"/>
            <w:szCs w:val="24"/>
          </w:rPr>
          <w:t>DBS20 (Figure 1D).</w:t>
        </w:r>
      </w:ins>
      <w:ins w:id="105" w:author="Steve Rozen, Ph.D." w:date="2025-07-17T18:52:00Z" w16du:dateUtc="2025-07-17T22:52:00Z">
        <w:r w:rsidR="008A1A6E">
          <w:rPr>
            <w:rFonts w:ascii="Times New Roman" w:hAnsi="Times New Roman" w:cs="Times New Roman"/>
            <w:sz w:val="24"/>
            <w:szCs w:val="24"/>
          </w:rPr>
          <w:t xml:space="preserve"> </w:t>
        </w:r>
      </w:ins>
      <w:del w:id="106"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7"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D</w:t>
      </w:r>
      <w:r w:rsidR="00C119C1" w:rsidRPr="00C218FA">
        <w:rPr>
          <w:rFonts w:ascii="Times New Roman" w:hAnsi="Times New Roman" w:cs="Times New Roman"/>
          <w:sz w:val="24"/>
          <w:szCs w:val="24"/>
          <w:highlight w:val="yellow"/>
          <w:rPrChange w:id="109"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10"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11"/>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11"/>
      <w:r w:rsidR="00FC0DE7">
        <w:rPr>
          <w:rStyle w:val="CommentReference"/>
        </w:rPr>
        <w:commentReference w:id="111"/>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01D0C79"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418ABF9D"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45EE1F26"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F184A4B"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see Methods and Table S).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4EEEB6C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w:t>
      </w:r>
      <w:r w:rsidR="00C65A87" w:rsidRPr="00C65A87">
        <w:rPr>
          <w:rFonts w:ascii="Times New Roman" w:hAnsi="Times New Roman" w:cs="Times New Roman"/>
          <w:sz w:val="24"/>
          <w:szCs w:val="24"/>
        </w:rPr>
        <w:lastRenderedPageBreak/>
        <w:t xml:space="preserve">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5A8D2D"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68C324EF"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64DE05C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 xml:space="preserve">similarly, the ROS cluster include SBS17 and SBS18 (ROS), </w:t>
      </w:r>
      <w:r w:rsidR="00BC093A">
        <w:rPr>
          <w:rFonts w:ascii="Times New Roman" w:hAnsi="Times New Roman" w:cs="Times New Roman" w:hint="eastAsia"/>
          <w:sz w:val="24"/>
          <w:szCs w:val="24"/>
        </w:rPr>
        <w:lastRenderedPageBreak/>
        <w:t>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608CD5F7"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w:t>
      </w:r>
      <w:r>
        <w:rPr>
          <w:rFonts w:ascii="Times New Roman" w:hAnsi="Times New Roman" w:cs="Times New Roman"/>
          <w:sz w:val="24"/>
          <w:szCs w:val="24"/>
        </w:rPr>
        <w:lastRenderedPageBreak/>
        <w:t xml:space="preserve">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1935126F"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37804079"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6B8D7E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7BE2FEAF"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 xml:space="preserve">we observed that H_ID33, H_ID37, and C_ID7 all display &gt;1 bp </w:t>
      </w:r>
      <w:r w:rsidR="00820C17" w:rsidRPr="00995E34">
        <w:rPr>
          <w:rFonts w:ascii="Times New Roman" w:hAnsi="Times New Roman" w:cs="Times New Roman"/>
          <w:sz w:val="24"/>
          <w:szCs w:val="24"/>
        </w:rPr>
        <w:lastRenderedPageBreak/>
        <w:t>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2E2C9DF7"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173A022"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 xml:space="preserve">Compared to C_ID4, H_ID29 </w:t>
      </w:r>
      <w:r w:rsidR="008F14CF" w:rsidRPr="008F14CF">
        <w:rPr>
          <w:rFonts w:ascii="Times New Roman" w:hAnsi="Times New Roman" w:cs="Times New Roman"/>
          <w:sz w:val="24"/>
          <w:szCs w:val="24"/>
        </w:rPr>
        <w:lastRenderedPageBreak/>
        <w:t>(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9 representations: InsDel4a and InsDel4b show a higher proportion of peaks at L(3,</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3,</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9)</w:t>
      </w:r>
      <w:r w:rsidRPr="0034283E">
        <w:rPr>
          <w:rFonts w:ascii="Times New Roman" w:hAnsi="Times New Roman" w:cs="Times New Roman"/>
          <w:sz w:val="24"/>
          <w:szCs w:val="24"/>
        </w:rPr>
        <w:t>, while InsDel29 is dominated by the peak at L(2,8</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1,2</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4)</w:t>
      </w:r>
      <w:r w:rsidRPr="0034283E">
        <w:rPr>
          <w:rFonts w:ascii="Times New Roman" w:hAnsi="Times New Roman" w:cs="Times New Roman"/>
          <w:sz w:val="24"/>
          <w:szCs w:val="24"/>
        </w:rPr>
        <w:t>.</w:t>
      </w:r>
    </w:p>
    <w:p w14:paraId="0B07F063" w14:textId="2660758C" w:rsidR="00744AA4" w:rsidRPr="00744AA4" w:rsidRDefault="004F5B35" w:rsidP="00744AA4">
      <w:pPr>
        <w:spacing w:line="480" w:lineRule="auto"/>
        <w:rPr>
          <w:rFonts w:ascii="Times New Roman" w:hAnsi="Times New Roman" w:cs="Times New Roman"/>
          <w:sz w:val="24"/>
          <w:szCs w:val="24"/>
        </w:rPr>
      </w:pPr>
      <w:commentRangeStart w:id="112"/>
      <w:commentRangeEnd w:id="112"/>
      <w:r>
        <w:rPr>
          <w:rStyle w:val="CommentReference"/>
        </w:rPr>
        <w:commentReference w:id="112"/>
      </w:r>
      <w:r w:rsidR="0088308B" w:rsidRPr="0088308B">
        <w:t xml:space="preserve"> </w:t>
      </w:r>
      <w:r w:rsidR="0088308B"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0088308B"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4FC117FA" w:rsidR="008954AD" w:rsidRDefault="00895A9B" w:rsidP="00744AA4">
      <w:pPr>
        <w:spacing w:line="480" w:lineRule="auto"/>
        <w:rPr>
          <w:rFonts w:ascii="Times New Roman" w:hAnsi="Times New Roman" w:cs="Times New Roman"/>
          <w:sz w:val="24"/>
          <w:szCs w:val="24"/>
        </w:rPr>
      </w:pPr>
      <w:r>
        <w:rPr>
          <w:rFonts w:ascii="Times New Roman" w:hAnsi="Times New Roman" w:cs="Times New Roman" w:hint="eastAsia"/>
          <w:sz w:val="24"/>
          <w:szCs w:val="24"/>
        </w:rPr>
        <w:t>The</w:t>
      </w:r>
      <w:ins w:id="113" w:author="Mo Liu" w:date="2025-08-12T15:11:00Z" w16du:dateUtc="2025-08-12T07:11:00Z">
        <w:r>
          <w:rPr>
            <w:rFonts w:ascii="Times New Roman" w:hAnsi="Times New Roman" w:cs="Times New Roman" w:hint="eastAsia"/>
            <w:sz w:val="24"/>
            <w:szCs w:val="24"/>
          </w:rPr>
          <w:t xml:space="preserve"> </w:t>
        </w:r>
      </w:ins>
      <w:r w:rsidR="008954AD" w:rsidRPr="008954AD">
        <w:rPr>
          <w:rFonts w:ascii="Times New Roman" w:hAnsi="Times New Roman" w:cs="Times New Roman"/>
          <w:sz w:val="24"/>
          <w:szCs w:val="24"/>
        </w:rPr>
        <w:t xml:space="preserve">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008954AD"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008954AD"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008954AD" w:rsidRPr="008954AD">
        <w:rPr>
          <w:rFonts w:ascii="Times New Roman" w:hAnsi="Times New Roman" w:cs="Times New Roman"/>
          <w:sz w:val="24"/>
          <w:szCs w:val="24"/>
        </w:rPr>
        <w:t xml:space="preserve">B-D). In contrast, </w:t>
      </w:r>
      <w:r w:rsidR="008954AD"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008954AD" w:rsidRPr="008954AD">
        <w:rPr>
          <w:rFonts w:ascii="Times New Roman" w:hAnsi="Times New Roman" w:cs="Times New Roman"/>
          <w:sz w:val="24"/>
          <w:szCs w:val="24"/>
        </w:rPr>
        <w:t>E).</w:t>
      </w:r>
    </w:p>
    <w:p w14:paraId="3A9B82A9" w14:textId="6A5460A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w:t>
      </w:r>
      <w:proofErr w:type="gramStart"/>
      <w:r w:rsidRPr="00744AA4">
        <w:rPr>
          <w:rFonts w:ascii="Times New Roman" w:hAnsi="Times New Roman" w:cs="Times New Roman"/>
          <w:sz w:val="24"/>
          <w:szCs w:val="24"/>
        </w:rPr>
        <w:t>novel</w:t>
      </w:r>
      <w:proofErr w:type="gramEnd"/>
      <w:r w:rsidRPr="00744AA4">
        <w:rPr>
          <w:rFonts w:ascii="Times New Roman" w:hAnsi="Times New Roman" w:cs="Times New Roman"/>
          <w:sz w:val="24"/>
          <w:szCs w:val="24"/>
        </w:rPr>
        <w:t xml:space="preserve"> mutational </w:t>
      </w:r>
      <w:del w:id="114" w:author="Mo Liu" w:date="2025-08-12T15:11:00Z" w16du:dateUtc="2025-08-12T07:11:00Z">
        <w:r w:rsidRPr="00744AA4" w:rsidDel="00895A9B">
          <w:rPr>
            <w:rFonts w:ascii="Times New Roman" w:hAnsi="Times New Roman" w:cs="Times New Roman"/>
            <w:sz w:val="24"/>
            <w:szCs w:val="24"/>
          </w:rPr>
          <w:delText>signature</w:delText>
        </w:r>
      </w:del>
      <w:ins w:id="115" w:author="Mo Liu" w:date="2025-08-12T15:11:00Z" w16du:dateUtc="2025-08-12T07:11:00Z">
        <w:r w:rsidR="00895A9B" w:rsidRPr="00744AA4">
          <w:rPr>
            <w:rFonts w:ascii="Times New Roman" w:hAnsi="Times New Roman" w:cs="Times New Roman"/>
            <w:sz w:val="24"/>
            <w:szCs w:val="24"/>
          </w:rPr>
          <w:t>signatures</w:t>
        </w:r>
      </w:ins>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78DD648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 xml:space="preserve">ur study established a comprehensive collection of </w:t>
      </w:r>
      <w:commentRangeStart w:id="116"/>
      <w:r w:rsidR="00B759FF" w:rsidRPr="008A1C58">
        <w:rPr>
          <w:rFonts w:ascii="Times New Roman" w:hAnsi="Times New Roman" w:cs="Times New Roman"/>
          <w:sz w:val="24"/>
          <w:szCs w:val="24"/>
        </w:rPr>
        <w:t>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w:t>
      </w:r>
      <w:r w:rsidR="00E65FD8">
        <w:rPr>
          <w:rFonts w:ascii="Times New Roman" w:hAnsi="Times New Roman" w:cs="Times New Roman"/>
          <w:sz w:val="24"/>
          <w:szCs w:val="24"/>
        </w:rPr>
        <w:t>Indel8</w:t>
      </w:r>
      <w:r w:rsidR="00C5640C">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w:t>
      </w:r>
      <w:r w:rsidR="00B759FF" w:rsidRPr="008A1C58">
        <w:rPr>
          <w:rFonts w:ascii="Times New Roman" w:hAnsi="Times New Roman" w:cs="Times New Roman"/>
          <w:sz w:val="24"/>
          <w:szCs w:val="24"/>
        </w:rPr>
        <w:t xml:space="preserve"> mutational signatures</w:t>
      </w:r>
      <w:commentRangeEnd w:id="116"/>
      <w:r w:rsidR="00A80868">
        <w:rPr>
          <w:rStyle w:val="CommentReference"/>
        </w:rPr>
        <w:commentReference w:id="116"/>
      </w:r>
      <w:r w:rsidR="00B759FF" w:rsidRPr="008A1C58">
        <w:rPr>
          <w:rFonts w:ascii="Times New Roman" w:hAnsi="Times New Roman" w:cs="Times New Roman"/>
          <w:sz w:val="24"/>
          <w:szCs w:val="24"/>
        </w:rPr>
        <w:t xml:space="preserve">.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rPr>
        <w:lastRenderedPageBreak/>
        <w:t>.</w:t>
      </w:r>
      <w:r w:rsidR="006258B3" w:rsidRPr="006258B3">
        <w:rPr>
          <w:rFonts w:ascii="Times New Roman" w:hAnsi="Times New Roman" w:cs="Times New Roman"/>
          <w:sz w:val="24"/>
          <w:szCs w:val="24"/>
        </w:rPr>
        <w:t>The</w:t>
      </w:r>
      <w:proofErr w:type="gramEnd"/>
      <w:r w:rsidR="006258B3" w:rsidRPr="006258B3">
        <w:rPr>
          <w:rFonts w:ascii="Times New Roman" w:hAnsi="Times New Roman" w:cs="Times New Roman"/>
          <w:sz w:val="24"/>
          <w:szCs w:val="24"/>
        </w:rPr>
        <w:t xml:space="preserv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lastRenderedPageBreak/>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7"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xml:space="preserve">). Briefly somatic indels were called with respect to the + strand of the reference genome and further annotated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 strand of the reference genome, replication timing signal were examined for consecutive stretches of the genome (from valley to peak or form peak to valley), with positive slope corresponded to leading strand regions and negative slope corresponded to lagging strand </w:t>
      </w:r>
      <w:r w:rsidRPr="00A519BD">
        <w:rPr>
          <w:rFonts w:ascii="Times New Roman" w:hAnsi="Times New Roman" w:cs="Times New Roman"/>
          <w:sz w:val="24"/>
          <w:szCs w:val="24"/>
        </w:rPr>
        <w:lastRenderedPageBreak/>
        <w:t xml:space="preserve">regions. Then for the - strand of the reference genome, leading regions (- slope) and lagging regions (+slope) were automatically acquired. </w:t>
      </w:r>
      <w:proofErr w:type="gramStart"/>
      <w:r w:rsidRPr="00A519BD">
        <w:rPr>
          <w:rFonts w:ascii="Times New Roman" w:hAnsi="Times New Roman" w:cs="Times New Roman"/>
          <w:sz w:val="24"/>
          <w:szCs w:val="24"/>
        </w:rPr>
        <w:t>Similar to</w:t>
      </w:r>
      <w:proofErr w:type="gramEnd"/>
      <w:r w:rsidRPr="00A519BD">
        <w:rPr>
          <w:rFonts w:ascii="Times New Roman" w:hAnsi="Times New Roman" w:cs="Times New Roman"/>
          <w:sz w:val="24"/>
          <w:szCs w:val="24"/>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generally unaffected by replication timing if the slope m was not statistically significant from a flat line. Otherwise, with the slope m statistically </w:t>
      </w:r>
      <w:r w:rsidR="00ED3772" w:rsidRPr="00ED3772">
        <w:rPr>
          <w:rFonts w:ascii="Times New Roman" w:hAnsi="Times New Roman" w:cs="Times New Roman"/>
          <w:sz w:val="24"/>
          <w:szCs w:val="24"/>
        </w:rPr>
        <w:lastRenderedPageBreak/>
        <w:t xml:space="preserve">significant from a flat line, 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increasing from early to late replicating regions if the slope m &gt; 0, and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 xml:space="preserve">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 xml:space="preserve">a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t>
      </w:r>
      <w:proofErr w:type="gramStart"/>
      <w:r w:rsidR="00E83074" w:rsidRPr="00ED3772">
        <w:rPr>
          <w:rFonts w:ascii="Times New Roman" w:hAnsi="Times New Roman" w:cs="Times New Roman"/>
          <w:sz w:val="24"/>
          <w:szCs w:val="24"/>
        </w:rPr>
        <w:t>was considered to be</w:t>
      </w:r>
      <w:proofErr w:type="gramEnd"/>
      <w:r w:rsidR="00E83074" w:rsidRPr="00ED3772">
        <w:rPr>
          <w:rFonts w:ascii="Times New Roman" w:hAnsi="Times New Roman" w:cs="Times New Roman"/>
          <w:sz w:val="24"/>
          <w:szCs w:val="24"/>
        </w:rPr>
        <w:t xml:space="preserv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8" w:name="_Hlk191059301"/>
      <w:r w:rsidRPr="00D343FD">
        <w:rPr>
          <w:rFonts w:ascii="Times New Roman" w:hAnsi="Times New Roman" w:cs="Times New Roman"/>
          <w:sz w:val="24"/>
          <w:szCs w:val="24"/>
        </w:rPr>
        <w:t>RNASEH2b</w:t>
      </w:r>
      <w:bookmarkEnd w:id="118"/>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w:t>
      </w:r>
      <w:r w:rsidRPr="008201EF">
        <w:rPr>
          <w:rFonts w:ascii="Times New Roman" w:hAnsi="Times New Roman" w:cs="Times New Roman"/>
          <w:sz w:val="24"/>
        </w:rPr>
        <w:lastRenderedPageBreak/>
        <w:t xml:space="preserve">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7-11T15:20:00Z" w:initials="ML">
    <w:p w14:paraId="68F564F9" w14:textId="77777777" w:rsidR="00FF4B49" w:rsidRDefault="00FF4B49" w:rsidP="00FF4B49">
      <w:pPr>
        <w:pStyle w:val="CommentText"/>
      </w:pPr>
      <w:r>
        <w:rPr>
          <w:rStyle w:val="CommentReference"/>
        </w:rPr>
        <w:annotationRef/>
      </w:r>
      <w:r>
        <w:t>Will add sup table/figure to show this</w:t>
      </w:r>
    </w:p>
  </w:comment>
  <w:comment w:id="2" w:author="Mo Liu" w:date="2025-07-11T14:31:00Z" w:initials="ML">
    <w:p w14:paraId="689F7605" w14:textId="4C3C451A" w:rsidR="005B5A38" w:rsidRDefault="005B5A38" w:rsidP="005B5A38">
      <w:pPr>
        <w:pStyle w:val="CommentText"/>
      </w:pPr>
      <w:r>
        <w:rPr>
          <w:rStyle w:val="CommentReference"/>
        </w:rPr>
        <w:annotationRef/>
      </w:r>
      <w:r>
        <w:t>Mo to work on this</w:t>
      </w:r>
    </w:p>
  </w:comment>
  <w:comment w:id="111"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2"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 w:id="116" w:author="Mo Liu" w:date="2025-08-12T15:14:00Z" w:initials="ML">
    <w:p w14:paraId="682C8C4D" w14:textId="77777777" w:rsidR="00A80868" w:rsidRDefault="00A80868" w:rsidP="00A80868">
      <w:pPr>
        <w:pStyle w:val="CommentText"/>
      </w:pPr>
      <w:r>
        <w:rPr>
          <w:rStyle w:val="CommentReference"/>
        </w:rPr>
        <w:annotationRef/>
      </w:r>
      <w:r>
        <w:t>Do we need to mention how many are no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F564F9" w15:done="0"/>
  <w15:commentEx w15:paraId="689F7605" w15:done="0"/>
  <w15:commentEx w15:paraId="7F453A41" w15:done="0"/>
  <w15:commentEx w15:paraId="5BDE848F" w15:done="0"/>
  <w15:commentEx w15:paraId="682C8C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636998" w16cex:dateUtc="2025-07-11T07:20:00Z"/>
  <w16cex:commentExtensible w16cex:durableId="60BEFC95" w16cex:dateUtc="2025-07-11T06:31:00Z"/>
  <w16cex:commentExtensible w16cex:durableId="6566E6AB" w16cex:dateUtc="2025-06-24T08:45:00Z"/>
  <w16cex:commentExtensible w16cex:durableId="2182850F" w16cex:dateUtc="2025-06-20T06:24:00Z"/>
  <w16cex:commentExtensible w16cex:durableId="319C6963" w16cex:dateUtc="2025-08-12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F564F9" w16cid:durableId="31636998"/>
  <w16cid:commentId w16cid:paraId="689F7605" w16cid:durableId="60BEFC95"/>
  <w16cid:commentId w16cid:paraId="7F453A41" w16cid:durableId="6566E6AB"/>
  <w16cid:commentId w16cid:paraId="5BDE848F" w16cid:durableId="2182850F"/>
  <w16cid:commentId w16cid:paraId="682C8C4D" w16cid:durableId="319C6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6A046" w14:textId="77777777" w:rsidR="00576E86" w:rsidRDefault="00576E86" w:rsidP="000F4F7D">
      <w:pPr>
        <w:spacing w:after="0" w:line="240" w:lineRule="auto"/>
      </w:pPr>
      <w:r>
        <w:separator/>
      </w:r>
    </w:p>
  </w:endnote>
  <w:endnote w:type="continuationSeparator" w:id="0">
    <w:p w14:paraId="600415EA" w14:textId="77777777" w:rsidR="00576E86" w:rsidRDefault="00576E86" w:rsidP="000F4F7D">
      <w:pPr>
        <w:spacing w:after="0" w:line="240" w:lineRule="auto"/>
      </w:pPr>
      <w:r>
        <w:continuationSeparator/>
      </w:r>
    </w:p>
  </w:endnote>
  <w:endnote w:type="continuationNotice" w:id="1">
    <w:p w14:paraId="2DDDE947" w14:textId="77777777" w:rsidR="00576E86" w:rsidRDefault="00576E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0407CB" w14:textId="77777777" w:rsidR="00576E86" w:rsidRDefault="00576E86" w:rsidP="000F4F7D">
      <w:pPr>
        <w:spacing w:after="0" w:line="240" w:lineRule="auto"/>
      </w:pPr>
      <w:r>
        <w:separator/>
      </w:r>
    </w:p>
  </w:footnote>
  <w:footnote w:type="continuationSeparator" w:id="0">
    <w:p w14:paraId="11D24C21" w14:textId="77777777" w:rsidR="00576E86" w:rsidRDefault="00576E86" w:rsidP="000F4F7D">
      <w:pPr>
        <w:spacing w:after="0" w:line="240" w:lineRule="auto"/>
      </w:pPr>
      <w:r>
        <w:continuationSeparator/>
      </w:r>
    </w:p>
  </w:footnote>
  <w:footnote w:type="continuationNotice" w:id="1">
    <w:p w14:paraId="071657AD" w14:textId="77777777" w:rsidR="00576E86" w:rsidRDefault="00576E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1FCF"/>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0D0A"/>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6E86"/>
    <w:rsid w:val="00577359"/>
    <w:rsid w:val="00577994"/>
    <w:rsid w:val="005804FA"/>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5A38"/>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0B7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5FD8"/>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57D85"/>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04197"/>
    <w:rsid w:val="00C5376A"/>
    <w:rsid w:val="00C72B37"/>
    <w:rsid w:val="00CA370A"/>
    <w:rsid w:val="00CA4B11"/>
    <w:rsid w:val="00CA7AB5"/>
    <w:rsid w:val="00CD1803"/>
    <w:rsid w:val="00D160E2"/>
    <w:rsid w:val="00D359AF"/>
    <w:rsid w:val="00D41C1D"/>
    <w:rsid w:val="00D84AC5"/>
    <w:rsid w:val="00D9293B"/>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4</Pages>
  <Words>31661</Words>
  <Characters>180472</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0</cp:revision>
  <cp:lastPrinted>2025-06-06T09:23:00Z</cp:lastPrinted>
  <dcterms:created xsi:type="dcterms:W3CDTF">2025-07-17T21:18:00Z</dcterms:created>
  <dcterms:modified xsi:type="dcterms:W3CDTF">2025-08-12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